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4FF3FC" w14:textId="77777777" w:rsidR="00E81978" w:rsidRDefault="00040DD5">
      <w:pPr>
        <w:pStyle w:val="Title"/>
      </w:pPr>
      <w:r>
        <w:t>Security Management # 7</w:t>
      </w:r>
    </w:p>
    <w:p w14:paraId="074FD448" w14:textId="77777777" w:rsidR="00B823AA" w:rsidRDefault="00B823AA" w:rsidP="00B823AA">
      <w:pPr>
        <w:pStyle w:val="Title2"/>
      </w:pPr>
    </w:p>
    <w:p w14:paraId="1C8F7772" w14:textId="77777777" w:rsidR="00E81978" w:rsidRDefault="00E81978" w:rsidP="00B823AA">
      <w:pPr>
        <w:pStyle w:val="Title2"/>
      </w:pPr>
    </w:p>
    <w:p w14:paraId="46E6071D" w14:textId="77777777" w:rsidR="003F5409" w:rsidRDefault="003F5409" w:rsidP="00B823AA">
      <w:pPr>
        <w:pStyle w:val="Title2"/>
      </w:pPr>
    </w:p>
    <w:p w14:paraId="01ABADF1" w14:textId="77777777" w:rsidR="003F5409" w:rsidRDefault="003F5409" w:rsidP="00B823AA">
      <w:pPr>
        <w:pStyle w:val="Title2"/>
      </w:pPr>
    </w:p>
    <w:p w14:paraId="323CB830" w14:textId="77777777" w:rsidR="003F5409" w:rsidRDefault="003F5409" w:rsidP="00B823AA">
      <w:pPr>
        <w:pStyle w:val="Title2"/>
      </w:pPr>
    </w:p>
    <w:p w14:paraId="5E72E7C6" w14:textId="77777777" w:rsidR="003F5409" w:rsidRDefault="003F5409" w:rsidP="00B823AA">
      <w:pPr>
        <w:pStyle w:val="Title2"/>
      </w:pPr>
    </w:p>
    <w:p w14:paraId="79327BB4" w14:textId="77777777" w:rsidR="003F5409" w:rsidRDefault="003F5409" w:rsidP="00B823AA">
      <w:pPr>
        <w:pStyle w:val="Title2"/>
      </w:pPr>
    </w:p>
    <w:p w14:paraId="20C0B45C" w14:textId="77777777" w:rsidR="003F5409" w:rsidRDefault="003F5409" w:rsidP="00B823AA">
      <w:pPr>
        <w:pStyle w:val="Title2"/>
      </w:pPr>
    </w:p>
    <w:p w14:paraId="1BD3EC97" w14:textId="77777777" w:rsidR="003F5409" w:rsidRDefault="003F5409" w:rsidP="00B823AA">
      <w:pPr>
        <w:pStyle w:val="Title2"/>
      </w:pPr>
    </w:p>
    <w:p w14:paraId="2C28150E" w14:textId="77777777" w:rsidR="003F5409" w:rsidRDefault="003F5409" w:rsidP="00B823AA">
      <w:pPr>
        <w:pStyle w:val="Title2"/>
      </w:pPr>
    </w:p>
    <w:p w14:paraId="18BC7668" w14:textId="77777777" w:rsidR="003F5409" w:rsidRDefault="003F5409" w:rsidP="00B823AA">
      <w:pPr>
        <w:pStyle w:val="Title2"/>
      </w:pPr>
    </w:p>
    <w:p w14:paraId="11172FBA" w14:textId="77777777" w:rsidR="003F5409" w:rsidRDefault="003F5409" w:rsidP="00B823AA">
      <w:pPr>
        <w:pStyle w:val="Title2"/>
      </w:pPr>
    </w:p>
    <w:p w14:paraId="418EB209" w14:textId="77777777" w:rsidR="003F5409" w:rsidRDefault="003F5409" w:rsidP="00B823AA">
      <w:pPr>
        <w:pStyle w:val="Title2"/>
      </w:pPr>
    </w:p>
    <w:p w14:paraId="1A50D757" w14:textId="77777777" w:rsidR="003F5409" w:rsidRDefault="003F5409" w:rsidP="00B823AA">
      <w:pPr>
        <w:pStyle w:val="Title2"/>
      </w:pPr>
    </w:p>
    <w:p w14:paraId="2A61F6CE" w14:textId="77777777" w:rsidR="003F5409" w:rsidRDefault="003F5409" w:rsidP="00B823AA">
      <w:pPr>
        <w:pStyle w:val="Title2"/>
      </w:pPr>
    </w:p>
    <w:p w14:paraId="0B45FA48" w14:textId="77777777" w:rsidR="003F5409" w:rsidRDefault="003F5409" w:rsidP="00B823AA">
      <w:pPr>
        <w:pStyle w:val="Title2"/>
      </w:pPr>
    </w:p>
    <w:p w14:paraId="169F4D89" w14:textId="77777777" w:rsidR="003F5409" w:rsidRDefault="003F5409" w:rsidP="00B823AA">
      <w:pPr>
        <w:pStyle w:val="Title2"/>
      </w:pPr>
    </w:p>
    <w:p w14:paraId="786E4F24" w14:textId="77777777" w:rsidR="003F5409" w:rsidRDefault="003F5409" w:rsidP="00B823AA">
      <w:pPr>
        <w:pStyle w:val="Title2"/>
      </w:pPr>
    </w:p>
    <w:p w14:paraId="3ADF1822" w14:textId="77777777" w:rsidR="00F36130" w:rsidRDefault="00B75959" w:rsidP="00B75959">
      <w:pPr>
        <w:pStyle w:val="Heading1"/>
      </w:pPr>
      <w:r w:rsidRPr="00B75959">
        <w:lastRenderedPageBreak/>
        <w:t>How would you evaluate the usefulness of both natural and structural barriers in crime prevention? Provide examples or illustrations of appropriate uses.</w:t>
      </w:r>
      <w:r w:rsidR="00F36130" w:rsidRPr="00B75959">
        <w:t xml:space="preserve"> </w:t>
      </w:r>
    </w:p>
    <w:p w14:paraId="1BAD942A" w14:textId="77777777" w:rsidR="00B75959" w:rsidRDefault="00B75959" w:rsidP="00837D50">
      <w:r>
        <w:t xml:space="preserve">Crime </w:t>
      </w:r>
      <w:r w:rsidR="00DA2019">
        <w:t>prevention has</w:t>
      </w:r>
      <w:r>
        <w:t xml:space="preserve"> been an </w:t>
      </w:r>
      <w:r w:rsidR="00DA2019">
        <w:t>issue</w:t>
      </w:r>
      <w:r>
        <w:t xml:space="preserve"> of concern </w:t>
      </w:r>
      <w:r w:rsidR="00DA2019">
        <w:t>through</w:t>
      </w:r>
      <w:r>
        <w:t xml:space="preserve"> human history, with changing times, humans have employed different </w:t>
      </w:r>
      <w:r w:rsidR="00DA2019">
        <w:t>techniques</w:t>
      </w:r>
      <w:r>
        <w:t xml:space="preserve"> to limit crime. In modern time</w:t>
      </w:r>
      <w:r w:rsidR="004C67AE">
        <w:t>s</w:t>
      </w:r>
      <w:r>
        <w:t xml:space="preserve">, crime prevention </w:t>
      </w:r>
      <w:r w:rsidR="00DA2019">
        <w:t xml:space="preserve">is achieved by adopting more modern means. For example, in today’s world, crime prevention through environmental design (CPTED) is the most used </w:t>
      </w:r>
      <w:r w:rsidR="00783CEB">
        <w:t xml:space="preserve">method. It helps to deter potential criminals by adjusting the surrounding environment. It </w:t>
      </w:r>
      <w:r w:rsidR="007D6960">
        <w:t>rests on the belief that urban psychology influence</w:t>
      </w:r>
      <w:r w:rsidR="004C67AE">
        <w:t>s</w:t>
      </w:r>
      <w:r w:rsidR="007D6960">
        <w:t xml:space="preserve"> human thinking, thus resulting in an environment</w:t>
      </w:r>
      <w:r w:rsidR="00AA25FB">
        <w:t xml:space="preserve"> feasible for the surrounding societies. </w:t>
      </w:r>
      <w:r w:rsidR="007D6960">
        <w:t xml:space="preserve"> </w:t>
      </w:r>
      <w:r w:rsidR="00AA25FB">
        <w:t>The fear of crime is brought at lower levels by adjusting the physical conditions</w:t>
      </w:r>
      <w:r w:rsidR="00B05DB4">
        <w:t xml:space="preserve"> of the neighborhood which ultimately bring</w:t>
      </w:r>
      <w:r w:rsidR="004C67AE">
        <w:t>s</w:t>
      </w:r>
      <w:r w:rsidR="00B05DB4">
        <w:t xml:space="preserve"> the level of </w:t>
      </w:r>
      <w:r w:rsidR="00882F6F">
        <w:t>fear at the</w:t>
      </w:r>
      <w:r w:rsidR="00837D50">
        <w:t xml:space="preserve"> lowest level.</w:t>
      </w:r>
    </w:p>
    <w:p w14:paraId="6D19D17E" w14:textId="1224FB94" w:rsidR="00837D50" w:rsidRDefault="00837D50" w:rsidP="00837D50">
      <w:r>
        <w:t>The nat</w:t>
      </w:r>
      <w:r w:rsidR="001765E7">
        <w:t xml:space="preserve">ural barriers remain useful in crime prevention </w:t>
      </w:r>
      <w:r w:rsidR="007C6B1F">
        <w:t xml:space="preserve">as </w:t>
      </w:r>
      <w:r w:rsidR="004C67AE">
        <w:t>in</w:t>
      </w:r>
      <w:r w:rsidR="007C6B1F">
        <w:t xml:space="preserve"> </w:t>
      </w:r>
      <w:r w:rsidR="004C67AE">
        <w:t xml:space="preserve">the </w:t>
      </w:r>
      <w:r w:rsidR="007C6B1F">
        <w:t>first instance it create</w:t>
      </w:r>
      <w:r w:rsidR="004C67AE">
        <w:t>s</w:t>
      </w:r>
      <w:r w:rsidR="007C6B1F">
        <w:t xml:space="preserve"> hurdles for the criminal to impede into the restricted area. </w:t>
      </w:r>
      <w:r w:rsidR="00B6276D">
        <w:t>They can be more useful if such areas are kept well lit</w:t>
      </w:r>
      <w:r w:rsidR="00416363">
        <w:t xml:space="preserve"> </w:t>
      </w:r>
      <w:r w:rsidR="00416363">
        <w:fldChar w:fldCharType="begin"/>
      </w:r>
      <w:r w:rsidR="00AA34AC">
        <w:instrText xml:space="preserve"> ADDIN ZOTERO_ITEM CSL_CITATION {"citationID":"7CJXHmCX","properties":{"formattedCitation":"(Natural Barrier - an overview | ScienceDirect Topics n.d.)","plainCitation":"(Natural Barrier - an overview | ScienceDirect Topics n.d.)","noteIndex":0},"citationItems":[{"id":"PNQLcRq3/oLK7lioP","uris":["http://zotero.org/users/local/s8f0QVnP/items/L4F6VWDL"],"uri":["http://zotero.org/users/local/s8f0QVnP/items/L4F6VWDL"],"itemData":{"id":580,"type":"webpage","title":"Natural Barrier - an overview | ScienceDirect Topics","URL":"https://www.sciencedirect.com/topics/computer-science/natural-barrier","accessed":{"date-parts":[["2019",10,8]]}}}],"schema":"https://github.com/citation-style-language/schema/raw/master/csl-citation.json"} </w:instrText>
      </w:r>
      <w:r w:rsidR="00416363">
        <w:fldChar w:fldCharType="separate"/>
      </w:r>
      <w:r w:rsidR="00AA34AC" w:rsidRPr="00AA34AC">
        <w:rPr>
          <w:rFonts w:ascii="Times New Roman" w:hAnsi="Times New Roman" w:cs="Times New Roman"/>
        </w:rPr>
        <w:t>(Natural Barrier - an overview | ScienceDirect Topics n.d.)</w:t>
      </w:r>
      <w:r w:rsidR="00416363">
        <w:fldChar w:fldCharType="end"/>
      </w:r>
      <w:r w:rsidR="00B6276D">
        <w:t>. For example, natural barriers like sand dunes, small hills, bushes</w:t>
      </w:r>
      <w:r w:rsidR="004C67AE">
        <w:t>,</w:t>
      </w:r>
      <w:r w:rsidR="00B6276D">
        <w:t xml:space="preserve"> and dumpsters</w:t>
      </w:r>
      <w:r w:rsidR="004C67AE">
        <w:t>,</w:t>
      </w:r>
      <w:r w:rsidR="0026666D">
        <w:t xml:space="preserve"> etc</w:t>
      </w:r>
      <w:r w:rsidR="00B6276D">
        <w:t xml:space="preserve"> </w:t>
      </w:r>
      <w:r w:rsidR="00CA0127">
        <w:t>discoura</w:t>
      </w:r>
      <w:r w:rsidR="00724A7F">
        <w:t xml:space="preserve">ge criminals </w:t>
      </w:r>
      <w:r w:rsidR="004C67AE">
        <w:t>in</w:t>
      </w:r>
      <w:r w:rsidR="0026666D">
        <w:t xml:space="preserve"> the first place and d</w:t>
      </w:r>
      <w:r w:rsidR="000B5889">
        <w:t>o not offer an upper han</w:t>
      </w:r>
      <w:r w:rsidR="002901E1">
        <w:t>d to the criminals</w:t>
      </w:r>
      <w:r w:rsidR="00D63BAD">
        <w:t xml:space="preserve"> when approaching a facility. </w:t>
      </w:r>
      <w:r w:rsidR="006E6623">
        <w:t xml:space="preserve">The criminal statistics suggest that criminals </w:t>
      </w:r>
      <w:r w:rsidR="0081604E">
        <w:t>avoid</w:t>
      </w:r>
      <w:r w:rsidR="006E6623">
        <w:t xml:space="preserve"> </w:t>
      </w:r>
      <w:r w:rsidR="00603A41">
        <w:t>obstructing vicinities</w:t>
      </w:r>
      <w:r w:rsidR="0081604E">
        <w:t xml:space="preserve"> covered with natural fences. Such statistics are enough to gauge the </w:t>
      </w:r>
      <w:r w:rsidR="003D4E0C">
        <w:t xml:space="preserve">usefulness of natural barriers in crime prevention. </w:t>
      </w:r>
    </w:p>
    <w:p w14:paraId="1286BE7F" w14:textId="2433E346" w:rsidR="00A35028" w:rsidRDefault="00085FAB" w:rsidP="00837D50">
      <w:r>
        <w:t>S</w:t>
      </w:r>
      <w:r w:rsidR="006A7120">
        <w:t>tructural</w:t>
      </w:r>
      <w:r>
        <w:t xml:space="preserve"> or </w:t>
      </w:r>
      <w:r w:rsidR="006A7120">
        <w:t>man-made barriers</w:t>
      </w:r>
      <w:r>
        <w:t xml:space="preserve"> </w:t>
      </w:r>
      <w:r w:rsidR="00384156">
        <w:t xml:space="preserve">remain more useful for crime prevention. Since they are developed considering the </w:t>
      </w:r>
      <w:r w:rsidR="00416363">
        <w:t>human psyche and the physical requirement of the territory, therefore, they serve the purpose of security far better than the natural barriers</w:t>
      </w:r>
      <w:r w:rsidR="00A35028">
        <w:t xml:space="preserve"> </w:t>
      </w:r>
      <w:r w:rsidR="00A35028">
        <w:fldChar w:fldCharType="begin"/>
      </w:r>
      <w:r w:rsidR="00AA34AC">
        <w:instrText xml:space="preserve"> ADDIN ZOTERO_ITEM CSL_CITATION {"citationID":"eBpnqZ0S","properties":{"formattedCitation":"(How to Prevent Crime Through Environmental Design n.d.)","plainCitation":"(How to Prevent Crime Through Environmental Design n.d.)","noteIndex":0},"citationItems":[{"id":"PNQLcRq3/uqyRRNV4","uris":["http://zotero.org/users/local/s8f0QVnP/items/DH6ITSHW"],"uri":["http://zotero.org/users/local/s8f0QVnP/items/DH6ITSHW"],"itemData":{"id":579,"type":"webpage","title":"How to Prevent Crime Through Environmental Design","URL":"https://www.thebalancesmb.com/crime-prevention-through-environmental-design-394571","accessed":{"date-parts":[["2019",10,8]]}}}],"schema":"https://github.com/citation-style-language/schema/raw/master/csl-citation.json"} </w:instrText>
      </w:r>
      <w:r w:rsidR="00A35028">
        <w:fldChar w:fldCharType="separate"/>
      </w:r>
      <w:r w:rsidR="00AA34AC" w:rsidRPr="00AA34AC">
        <w:rPr>
          <w:rFonts w:ascii="Times New Roman" w:hAnsi="Times New Roman" w:cs="Times New Roman"/>
        </w:rPr>
        <w:t>(How to Prevent Crime Through Environmental Design n.d.)</w:t>
      </w:r>
      <w:r w:rsidR="00A35028">
        <w:fldChar w:fldCharType="end"/>
      </w:r>
      <w:r w:rsidR="00416363">
        <w:t xml:space="preserve">. The man-made barriers ease the target hardening process. The timely maintenance and the security signage at the entry points alert the intruders </w:t>
      </w:r>
      <w:r w:rsidR="004C67AE">
        <w:t>in</w:t>
      </w:r>
      <w:r w:rsidR="00416363">
        <w:t xml:space="preserve"> </w:t>
      </w:r>
      <w:r w:rsidR="004C67AE">
        <w:t xml:space="preserve">the </w:t>
      </w:r>
      <w:r w:rsidR="00416363">
        <w:t xml:space="preserve">first place, and this is how the human movement remains easy to monitor. </w:t>
      </w:r>
    </w:p>
    <w:p w14:paraId="5646BB05" w14:textId="77777777" w:rsidR="00A35028" w:rsidRDefault="00A35028" w:rsidP="00A35028">
      <w:pPr>
        <w:pStyle w:val="Heading1"/>
      </w:pPr>
      <w:r>
        <w:br w:type="page"/>
      </w:r>
      <w:r>
        <w:lastRenderedPageBreak/>
        <w:t>References:</w:t>
      </w:r>
    </w:p>
    <w:p w14:paraId="17BDEC3A" w14:textId="77777777" w:rsidR="00AA34AC" w:rsidRPr="00AA34AC" w:rsidRDefault="00A35028" w:rsidP="00AA34AC">
      <w:pPr>
        <w:pStyle w:val="Bibliography"/>
        <w:spacing w:line="480" w:lineRule="auto"/>
        <w:rPr>
          <w:rFonts w:ascii="Times New Roman" w:hAnsi="Times New Roman" w:cs="Times New Roman"/>
        </w:rPr>
      </w:pPr>
      <w:r>
        <w:fldChar w:fldCharType="begin"/>
      </w:r>
      <w:r w:rsidR="00AA34AC">
        <w:instrText xml:space="preserve"> ADDIN ZOTERO_BIBL {"uncited":[],"omitted":[],"custom":[]} CSL_BIBLIOGRAPHY </w:instrText>
      </w:r>
      <w:r>
        <w:fldChar w:fldCharType="separate"/>
      </w:r>
      <w:r w:rsidR="00AA34AC" w:rsidRPr="00AA34AC">
        <w:rPr>
          <w:rFonts w:ascii="Times New Roman" w:hAnsi="Times New Roman" w:cs="Times New Roman"/>
        </w:rPr>
        <w:t>“How to Prevent Crime Through Environmental Design.” https://www.thebalance</w:t>
      </w:r>
      <w:bookmarkStart w:id="0" w:name="_GoBack"/>
      <w:bookmarkEnd w:id="0"/>
      <w:r w:rsidR="00AA34AC" w:rsidRPr="00AA34AC">
        <w:rPr>
          <w:rFonts w:ascii="Times New Roman" w:hAnsi="Times New Roman" w:cs="Times New Roman"/>
        </w:rPr>
        <w:t>smb.com/crime-prevention-through-environmental-design-394571 (October 8, 2019).</w:t>
      </w:r>
    </w:p>
    <w:p w14:paraId="6C1C2E2E" w14:textId="77777777" w:rsidR="00AA34AC" w:rsidRPr="00AA34AC" w:rsidRDefault="00AA34AC" w:rsidP="00AA34AC">
      <w:pPr>
        <w:pStyle w:val="Bibliography"/>
        <w:spacing w:line="480" w:lineRule="auto"/>
        <w:rPr>
          <w:rFonts w:ascii="Times New Roman" w:hAnsi="Times New Roman" w:cs="Times New Roman"/>
        </w:rPr>
      </w:pPr>
      <w:r w:rsidRPr="00AA34AC">
        <w:rPr>
          <w:rFonts w:ascii="Times New Roman" w:hAnsi="Times New Roman" w:cs="Times New Roman"/>
        </w:rPr>
        <w:t>“Natural Barrier - an Overview | ScienceDirect Topics.” https://www.sciencedirect.com/topics/computer-science/natural-barrier (October 8, 2019).</w:t>
      </w:r>
    </w:p>
    <w:p w14:paraId="1AFD19E7" w14:textId="102494FF" w:rsidR="00837D50" w:rsidRPr="00B75959" w:rsidRDefault="00A35028" w:rsidP="00360726">
      <w:pPr>
        <w:pStyle w:val="Heading1"/>
        <w:jc w:val="left"/>
      </w:pPr>
      <w:r>
        <w:fldChar w:fldCharType="end"/>
      </w:r>
    </w:p>
    <w:sectPr w:rsidR="00837D50" w:rsidRPr="00B75959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2B93461" w16cid:durableId="2147333F"/>
  <w16cid:commentId w16cid:paraId="158262D1" w16cid:durableId="2147339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3A95993" w14:textId="77777777" w:rsidR="00AF0BCF" w:rsidRDefault="00AF0BCF">
      <w:pPr>
        <w:spacing w:line="240" w:lineRule="auto"/>
      </w:pPr>
      <w:r>
        <w:separator/>
      </w:r>
    </w:p>
    <w:p w14:paraId="72DE3929" w14:textId="77777777" w:rsidR="00AF0BCF" w:rsidRDefault="00AF0BCF"/>
  </w:endnote>
  <w:endnote w:type="continuationSeparator" w:id="0">
    <w:p w14:paraId="0F550B5E" w14:textId="77777777" w:rsidR="00AF0BCF" w:rsidRDefault="00AF0BCF">
      <w:pPr>
        <w:spacing w:line="240" w:lineRule="auto"/>
      </w:pPr>
      <w:r>
        <w:continuationSeparator/>
      </w:r>
    </w:p>
    <w:p w14:paraId="4CA1D297" w14:textId="77777777" w:rsidR="00AF0BCF" w:rsidRDefault="00AF0BC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116610" w14:textId="77777777" w:rsidR="00AF0BCF" w:rsidRDefault="00AF0BCF">
      <w:pPr>
        <w:spacing w:line="240" w:lineRule="auto"/>
      </w:pPr>
      <w:r>
        <w:separator/>
      </w:r>
    </w:p>
    <w:p w14:paraId="3D855359" w14:textId="77777777" w:rsidR="00AF0BCF" w:rsidRDefault="00AF0BCF"/>
  </w:footnote>
  <w:footnote w:type="continuationSeparator" w:id="0">
    <w:p w14:paraId="7D533FAF" w14:textId="77777777" w:rsidR="00AF0BCF" w:rsidRDefault="00AF0BCF">
      <w:pPr>
        <w:spacing w:line="240" w:lineRule="auto"/>
      </w:pPr>
      <w:r>
        <w:continuationSeparator/>
      </w:r>
    </w:p>
    <w:p w14:paraId="7DBF0745" w14:textId="77777777" w:rsidR="00AF0BCF" w:rsidRDefault="00AF0BCF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C6C9BD" w14:textId="77777777" w:rsidR="00E81978" w:rsidRDefault="00F80872">
    <w:pPr>
      <w:pStyle w:val="Header"/>
    </w:pPr>
    <w:r w:rsidRPr="00F80872">
      <w:rPr>
        <w:rStyle w:val="Strong"/>
      </w:rPr>
      <w:t xml:space="preserve"> </w:t>
    </w:r>
    <w:r w:rsidR="00040DD5">
      <w:rPr>
        <w:rStyle w:val="Strong"/>
      </w:rPr>
      <w:t>introduction to securitymanagement # 7</w:t>
    </w:r>
    <w:r w:rsidR="008D41FA" w:rsidRPr="008D41FA"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C1B22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F04357" w14:textId="77777777" w:rsidR="00E81978" w:rsidRDefault="00040DD5">
    <w:pPr>
      <w:pStyle w:val="Header"/>
      <w:rPr>
        <w:rStyle w:val="Strong"/>
      </w:rPr>
    </w:pPr>
    <w:r>
      <w:t xml:space="preserve">Introduction to Security Management # 7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EC1B22" w:rsidRPr="00EC1B22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9C41E83D"/>
    <w:multiLevelType w:val="hybridMultilevel"/>
    <w:tmpl w:val="0A5F8548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>
    <w:nsid w:val="42417CC6"/>
    <w:multiLevelType w:val="hybridMultilevel"/>
    <w:tmpl w:val="23D4C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2"/>
  </w:num>
  <w:num w:numId="15">
    <w:abstractNumId w:val="14"/>
  </w:num>
  <w:num w:numId="16">
    <w:abstractNumId w:val="11"/>
  </w:num>
  <w:num w:numId="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3MTc1MzQyMjIzNzVV0lEKTi0uzszPAykwrgUAS7HKDywAAAA="/>
  </w:docVars>
  <w:rsids>
    <w:rsidRoot w:val="005C39B5"/>
    <w:rsid w:val="00002B29"/>
    <w:rsid w:val="00040DD5"/>
    <w:rsid w:val="00063733"/>
    <w:rsid w:val="00085FAB"/>
    <w:rsid w:val="000A3398"/>
    <w:rsid w:val="000A40AE"/>
    <w:rsid w:val="000B5889"/>
    <w:rsid w:val="000C1F77"/>
    <w:rsid w:val="000D1FD0"/>
    <w:rsid w:val="000D2DA6"/>
    <w:rsid w:val="000D3F41"/>
    <w:rsid w:val="000E04F4"/>
    <w:rsid w:val="001043B6"/>
    <w:rsid w:val="00120D8C"/>
    <w:rsid w:val="00156E81"/>
    <w:rsid w:val="001706FD"/>
    <w:rsid w:val="001734BC"/>
    <w:rsid w:val="001765E7"/>
    <w:rsid w:val="001D3AEE"/>
    <w:rsid w:val="00235295"/>
    <w:rsid w:val="002513E9"/>
    <w:rsid w:val="00265074"/>
    <w:rsid w:val="0026666D"/>
    <w:rsid w:val="002901E1"/>
    <w:rsid w:val="00295816"/>
    <w:rsid w:val="00296FED"/>
    <w:rsid w:val="002A1132"/>
    <w:rsid w:val="002C1317"/>
    <w:rsid w:val="002C7DE1"/>
    <w:rsid w:val="00355DCA"/>
    <w:rsid w:val="00360726"/>
    <w:rsid w:val="00384156"/>
    <w:rsid w:val="00386E26"/>
    <w:rsid w:val="003A2692"/>
    <w:rsid w:val="003B5659"/>
    <w:rsid w:val="003D4E0C"/>
    <w:rsid w:val="003D66CB"/>
    <w:rsid w:val="003F5409"/>
    <w:rsid w:val="00416363"/>
    <w:rsid w:val="00433274"/>
    <w:rsid w:val="00443F4C"/>
    <w:rsid w:val="00445E12"/>
    <w:rsid w:val="00461BA3"/>
    <w:rsid w:val="0046629C"/>
    <w:rsid w:val="004724D7"/>
    <w:rsid w:val="00492655"/>
    <w:rsid w:val="004C67AE"/>
    <w:rsid w:val="0053467A"/>
    <w:rsid w:val="0054276E"/>
    <w:rsid w:val="00551A02"/>
    <w:rsid w:val="005534FA"/>
    <w:rsid w:val="005565B4"/>
    <w:rsid w:val="005A3045"/>
    <w:rsid w:val="005B3A43"/>
    <w:rsid w:val="005C39B5"/>
    <w:rsid w:val="005D3A03"/>
    <w:rsid w:val="005E111A"/>
    <w:rsid w:val="005E6AF9"/>
    <w:rsid w:val="005F08B6"/>
    <w:rsid w:val="005F6BDF"/>
    <w:rsid w:val="00603A41"/>
    <w:rsid w:val="00623034"/>
    <w:rsid w:val="006A4D34"/>
    <w:rsid w:val="006A7120"/>
    <w:rsid w:val="006D33BA"/>
    <w:rsid w:val="006E6623"/>
    <w:rsid w:val="00724A7F"/>
    <w:rsid w:val="00783CEB"/>
    <w:rsid w:val="00797F6D"/>
    <w:rsid w:val="007C6B1F"/>
    <w:rsid w:val="007D6960"/>
    <w:rsid w:val="008002C0"/>
    <w:rsid w:val="0081604E"/>
    <w:rsid w:val="00837D50"/>
    <w:rsid w:val="00882F6F"/>
    <w:rsid w:val="008B0E56"/>
    <w:rsid w:val="008C5323"/>
    <w:rsid w:val="008D41FA"/>
    <w:rsid w:val="008D477A"/>
    <w:rsid w:val="008D5F9A"/>
    <w:rsid w:val="008E036B"/>
    <w:rsid w:val="008E0F8D"/>
    <w:rsid w:val="008E3AC1"/>
    <w:rsid w:val="00906227"/>
    <w:rsid w:val="009223E3"/>
    <w:rsid w:val="00945A71"/>
    <w:rsid w:val="009A6A3B"/>
    <w:rsid w:val="009C2EAC"/>
    <w:rsid w:val="00A35028"/>
    <w:rsid w:val="00A57C5A"/>
    <w:rsid w:val="00A82273"/>
    <w:rsid w:val="00A92A6B"/>
    <w:rsid w:val="00AA25FB"/>
    <w:rsid w:val="00AA34AC"/>
    <w:rsid w:val="00AC362E"/>
    <w:rsid w:val="00AF0BCF"/>
    <w:rsid w:val="00B05DB4"/>
    <w:rsid w:val="00B4615C"/>
    <w:rsid w:val="00B566CC"/>
    <w:rsid w:val="00B6276D"/>
    <w:rsid w:val="00B75959"/>
    <w:rsid w:val="00B823AA"/>
    <w:rsid w:val="00BA45DB"/>
    <w:rsid w:val="00BF4184"/>
    <w:rsid w:val="00C0601E"/>
    <w:rsid w:val="00C251AF"/>
    <w:rsid w:val="00C31D30"/>
    <w:rsid w:val="00C32C5C"/>
    <w:rsid w:val="00C370BD"/>
    <w:rsid w:val="00C41B06"/>
    <w:rsid w:val="00C82288"/>
    <w:rsid w:val="00C97C01"/>
    <w:rsid w:val="00CA0127"/>
    <w:rsid w:val="00CB10EB"/>
    <w:rsid w:val="00CD6E39"/>
    <w:rsid w:val="00CF2711"/>
    <w:rsid w:val="00CF6E91"/>
    <w:rsid w:val="00D151D3"/>
    <w:rsid w:val="00D30337"/>
    <w:rsid w:val="00D343E0"/>
    <w:rsid w:val="00D36A91"/>
    <w:rsid w:val="00D63BAD"/>
    <w:rsid w:val="00D7000B"/>
    <w:rsid w:val="00D73CF9"/>
    <w:rsid w:val="00D85B68"/>
    <w:rsid w:val="00DA2019"/>
    <w:rsid w:val="00E258A7"/>
    <w:rsid w:val="00E6004D"/>
    <w:rsid w:val="00E718C9"/>
    <w:rsid w:val="00E76E2A"/>
    <w:rsid w:val="00E81978"/>
    <w:rsid w:val="00E93155"/>
    <w:rsid w:val="00E96000"/>
    <w:rsid w:val="00E979DD"/>
    <w:rsid w:val="00EC1B22"/>
    <w:rsid w:val="00EC2620"/>
    <w:rsid w:val="00EC34BA"/>
    <w:rsid w:val="00EC54E4"/>
    <w:rsid w:val="00EE5314"/>
    <w:rsid w:val="00F1075F"/>
    <w:rsid w:val="00F36130"/>
    <w:rsid w:val="00F379B7"/>
    <w:rsid w:val="00F525FA"/>
    <w:rsid w:val="00F66259"/>
    <w:rsid w:val="00F66B7B"/>
    <w:rsid w:val="00F805B1"/>
    <w:rsid w:val="00F80872"/>
    <w:rsid w:val="00F82768"/>
    <w:rsid w:val="00FC553F"/>
    <w:rsid w:val="00FE6AA4"/>
    <w:rsid w:val="00FF2002"/>
    <w:rsid w:val="00FF6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3DA56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1734BC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97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08T11:11:00Z</dcterms:created>
  <dcterms:modified xsi:type="dcterms:W3CDTF">2019-10-09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PNQLcRq3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